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p>
    <w:p w14:paraId="1AA1C1CD" w14:textId="379AE46E" w:rsidR="006475AF" w:rsidRDefault="003B6EA3" w:rsidP="00B12AA9">
      <w:pPr>
        <w:pStyle w:val="Ttulo2"/>
        <w:spacing w:after="240"/>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p>
    <w:p w14:paraId="5373D61C" w14:textId="77777777" w:rsidR="009A4640" w:rsidRPr="00B12AA9" w:rsidRDefault="009A4640" w:rsidP="009A4640">
      <w:pPr>
        <w:rPr>
          <w:rFonts w:ascii="Arial" w:hAnsi="Arial" w:cs="Arial"/>
          <w:sz w:val="22"/>
          <w:szCs w:val="22"/>
        </w:rPr>
      </w:pPr>
    </w:p>
    <w:p w14:paraId="23852B43" w14:textId="1D853BAF" w:rsidR="005A3E9A" w:rsidRDefault="005A3E9A" w:rsidP="006475AF">
      <w:pPr>
        <w:spacing w:line="360" w:lineRule="auto"/>
        <w:jc w:val="both"/>
        <w:rPr>
          <w:rFonts w:ascii="Arial" w:hAnsi="Arial" w:cs="Arial"/>
          <w:sz w:val="24"/>
        </w:rPr>
      </w:pPr>
      <w:bookmarkStart w:id="0" w:name="_GoBack"/>
      <w:bookmarkEnd w:id="0"/>
      <w:r>
        <w:rPr>
          <w:rFonts w:ascii="Arial" w:hAnsi="Arial" w:cs="Arial"/>
          <w:sz w:val="24"/>
        </w:rPr>
        <w:br w:type="page"/>
      </w:r>
    </w:p>
    <w:p w14:paraId="09139B2E" w14:textId="16CF3AFF" w:rsidR="006475AF"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77777777" w:rsidR="009A4640" w:rsidRPr="00B12AA9" w:rsidRDefault="009A4640" w:rsidP="009A4640">
      <w:pPr>
        <w:rPr>
          <w:rFonts w:ascii="Arial" w:hAnsi="Arial" w:cs="Arial"/>
          <w:sz w:val="22"/>
          <w:szCs w:val="22"/>
        </w:rPr>
      </w:pPr>
    </w:p>
    <w:p w14:paraId="5034FABE" w14:textId="01647FDC" w:rsidR="009A4640" w:rsidRDefault="009A4640" w:rsidP="006475AF">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25D3A117" w14:textId="42D7A8C0" w:rsidR="009A4640" w:rsidRPr="00B12AA9" w:rsidRDefault="009A4640" w:rsidP="009A4640">
      <w:pPr>
        <w:rPr>
          <w:rFonts w:ascii="Arial" w:hAnsi="Arial" w:cs="Arial"/>
          <w:sz w:val="22"/>
          <w:szCs w:val="22"/>
        </w:rPr>
      </w:pPr>
    </w:p>
    <w:p w14:paraId="54C3CE69" w14:textId="77777777" w:rsidR="00A533E6" w:rsidRDefault="00A533E6" w:rsidP="006475AF">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B12AA9">
      <w:pPr>
        <w:pStyle w:val="Ttulo2"/>
        <w:spacing w:after="240"/>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1347E4D1" w:rsidR="00A533E6" w:rsidRPr="00B12AA9" w:rsidRDefault="00A533E6" w:rsidP="00A533E6">
      <w:pPr>
        <w:rPr>
          <w:rFonts w:ascii="Arial" w:hAnsi="Arial" w:cs="Arial"/>
          <w:sz w:val="22"/>
          <w:szCs w:val="22"/>
        </w:rPr>
      </w:pPr>
    </w:p>
    <w:p w14:paraId="08C6F2D9" w14:textId="6220876A" w:rsidR="008A0438" w:rsidRDefault="008A0438" w:rsidP="006475AF">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B12AA9">
      <w:pPr>
        <w:pStyle w:val="Ttulo2"/>
        <w:spacing w:after="240"/>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8A9FFAE" w:rsidR="008A0438" w:rsidRPr="00B12AA9" w:rsidRDefault="008A0438" w:rsidP="008A0438">
      <w:pPr>
        <w:rPr>
          <w:rFonts w:ascii="Arial" w:hAnsi="Arial" w:cs="Arial"/>
          <w:sz w:val="22"/>
          <w:szCs w:val="22"/>
        </w:rPr>
      </w:pPr>
    </w:p>
    <w:p w14:paraId="709DD3C1"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B12AA9">
      <w:pPr>
        <w:pStyle w:val="Ttulo2"/>
        <w:spacing w:after="240"/>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77777777" w:rsidR="00FF415D" w:rsidRPr="00B12AA9" w:rsidRDefault="00FF415D" w:rsidP="00FF415D">
      <w:pPr>
        <w:rPr>
          <w:rFonts w:ascii="Arial" w:hAnsi="Arial" w:cs="Arial"/>
          <w:sz w:val="22"/>
          <w:szCs w:val="22"/>
        </w:rPr>
      </w:pPr>
    </w:p>
    <w:p w14:paraId="236B0394"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B12AA9">
      <w:pPr>
        <w:pStyle w:val="Ttulo2"/>
        <w:spacing w:after="240"/>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77777777" w:rsidR="00FF415D" w:rsidRPr="00D609E3" w:rsidRDefault="00FF415D" w:rsidP="00FF415D">
      <w:pPr>
        <w:rPr>
          <w:rFonts w:ascii="Arial" w:hAnsi="Arial" w:cs="Arial"/>
          <w:sz w:val="22"/>
          <w:szCs w:val="22"/>
        </w:rPr>
      </w:pPr>
    </w:p>
    <w:p w14:paraId="6BC3DE3B" w14:textId="27D33731" w:rsidR="00B12AA9" w:rsidRDefault="00B12AA9" w:rsidP="00F97732">
      <w:pPr>
        <w:spacing w:line="360" w:lineRule="auto"/>
        <w:jc w:val="both"/>
        <w:rPr>
          <w:rFonts w:ascii="Arial" w:hAnsi="Arial" w:cs="Arial"/>
          <w:sz w:val="24"/>
        </w:rPr>
      </w:pPr>
      <w:r>
        <w:rPr>
          <w:rFonts w:ascii="Arial" w:hAnsi="Arial" w:cs="Arial"/>
          <w:sz w:val="24"/>
        </w:rPr>
        <w:br w:type="page"/>
      </w:r>
    </w:p>
    <w:p w14:paraId="54317C49" w14:textId="77777777" w:rsidR="00270C7F" w:rsidRPr="00B12AA9" w:rsidRDefault="00270C7F" w:rsidP="00B12AA9">
      <w:pPr>
        <w:pStyle w:val="Ttulo2"/>
        <w:spacing w:after="240"/>
        <w:rPr>
          <w:b/>
        </w:rPr>
      </w:pPr>
      <w:r w:rsidRPr="00B12AA9">
        <w:rPr>
          <w:b/>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CA7DC9" w:rsidRDefault="00D54EDA" w:rsidP="00D33583">
      <w:pPr>
        <w:spacing w:line="360" w:lineRule="auto"/>
        <w:rPr>
          <w:rFonts w:ascii="Arial" w:hAnsi="Arial" w:cs="Arial"/>
          <w:b/>
          <w:sz w:val="32"/>
        </w:rPr>
      </w:pPr>
      <w:r w:rsidRPr="00CA7DC9">
        <w:rPr>
          <w:rFonts w:ascii="Arial" w:hAnsi="Arial" w:cs="Arial"/>
          <w:b/>
          <w:sz w:val="32"/>
        </w:rPr>
        <w:lastRenderedPageBreak/>
        <w:t xml:space="preserve">Video </w:t>
      </w:r>
      <w:r w:rsidR="00D33583" w:rsidRPr="00CA7DC9">
        <w:rPr>
          <w:rFonts w:ascii="Arial" w:hAnsi="Arial" w:cs="Arial"/>
          <w:b/>
          <w:sz w:val="32"/>
        </w:rPr>
        <w:t>Resources</w:t>
      </w:r>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0C5A2A"/>
    <w:rsid w:val="00102764"/>
    <w:rsid w:val="00167A34"/>
    <w:rsid w:val="001C5D8C"/>
    <w:rsid w:val="001C729F"/>
    <w:rsid w:val="001D5233"/>
    <w:rsid w:val="00270C7F"/>
    <w:rsid w:val="002D589D"/>
    <w:rsid w:val="002E7B6E"/>
    <w:rsid w:val="002F0C20"/>
    <w:rsid w:val="002F3363"/>
    <w:rsid w:val="00305B21"/>
    <w:rsid w:val="00321FEB"/>
    <w:rsid w:val="003264D2"/>
    <w:rsid w:val="003631EF"/>
    <w:rsid w:val="003B6EA3"/>
    <w:rsid w:val="003E3420"/>
    <w:rsid w:val="003F22F8"/>
    <w:rsid w:val="004064B1"/>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A0438"/>
    <w:rsid w:val="008A4591"/>
    <w:rsid w:val="008D2B6D"/>
    <w:rsid w:val="00914F04"/>
    <w:rsid w:val="00974F37"/>
    <w:rsid w:val="009A3A65"/>
    <w:rsid w:val="009A4640"/>
    <w:rsid w:val="009C4F7E"/>
    <w:rsid w:val="00A45BC9"/>
    <w:rsid w:val="00A533E6"/>
    <w:rsid w:val="00A73011"/>
    <w:rsid w:val="00AC1FBB"/>
    <w:rsid w:val="00AC65D4"/>
    <w:rsid w:val="00B05CA6"/>
    <w:rsid w:val="00B12AA9"/>
    <w:rsid w:val="00B556CD"/>
    <w:rsid w:val="00B60065"/>
    <w:rsid w:val="00B86AA0"/>
    <w:rsid w:val="00BC0E02"/>
    <w:rsid w:val="00BC1AEC"/>
    <w:rsid w:val="00BC36B0"/>
    <w:rsid w:val="00C148BD"/>
    <w:rsid w:val="00C14A1E"/>
    <w:rsid w:val="00C21829"/>
    <w:rsid w:val="00C2298C"/>
    <w:rsid w:val="00C34C84"/>
    <w:rsid w:val="00C47DFE"/>
    <w:rsid w:val="00CA7DC9"/>
    <w:rsid w:val="00CF052B"/>
    <w:rsid w:val="00CF2A2D"/>
    <w:rsid w:val="00D020F2"/>
    <w:rsid w:val="00D33583"/>
    <w:rsid w:val="00D54EDA"/>
    <w:rsid w:val="00D609E3"/>
    <w:rsid w:val="00D74BA1"/>
    <w:rsid w:val="00DF6CAA"/>
    <w:rsid w:val="00E25871"/>
    <w:rsid w:val="00E338AD"/>
    <w:rsid w:val="00E8085A"/>
    <w:rsid w:val="00EA5589"/>
    <w:rsid w:val="00EA6E4B"/>
    <w:rsid w:val="00EB28ED"/>
    <w:rsid w:val="00EB5EBA"/>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03463-2DB5-4A10-B568-1062427D7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325</Words>
  <Characters>18292</Characters>
  <Application>Microsoft Office Word</Application>
  <DocSecurity>0</DocSecurity>
  <Lines>152</Lines>
  <Paragraphs>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23</cp:revision>
  <dcterms:created xsi:type="dcterms:W3CDTF">2019-03-01T15:09:00Z</dcterms:created>
  <dcterms:modified xsi:type="dcterms:W3CDTF">2019-03-1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